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279AD2E7"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A. alternata isolate grew 133% larger in an inorganic nitrogen medium than in an organic one. These findings support further research on other DSE taxa and nitrogen forms to better understand fungal nitrogen use.</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Figure</w:t>
      </w:r>
    </w:p>
    <w:p w14:paraId="167D6A62" w14:textId="5DD79574" w:rsidR="00C76B42" w:rsidRDefault="003F5636" w:rsidP="00C76B42">
      <w:pPr>
        <w:keepNext/>
      </w:pPr>
      <w:r>
        <w:rPr>
          <w:rFonts w:ascii="Times New Roman" w:hAnsi="Times New Roman" w:cs="Times New Roman"/>
          <w:noProof/>
          <w:sz w:val="24"/>
          <w:szCs w:val="24"/>
        </w:rPr>
        <w:lastRenderedPageBreak/>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5927FCDE" w:rsidR="00C76B42" w:rsidRPr="00B5297E" w:rsidRDefault="00C76B42" w:rsidP="00C76B42">
      <w:pPr>
        <w:rPr>
          <w:rFonts w:ascii="Times New Roman" w:hAnsi="Times New Roman" w:cs="Times New Roman"/>
          <w:sz w:val="24"/>
          <w:szCs w:val="24"/>
        </w:rPr>
      </w:pPr>
      <w:bookmarkStart w:id="0"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0"/>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Ammonium</w:t>
      </w:r>
      <w:proofErr w:type="spellEnd"/>
      <w:r w:rsidRPr="00B5297E">
        <w:rPr>
          <w:rFonts w:ascii="Times New Roman" w:hAnsi="Times New Roman" w:cs="Times New Roman"/>
          <w:sz w:val="24"/>
          <w:szCs w:val="24"/>
          <w:vertAlign w:val="subscript"/>
        </w:rPr>
        <w:t xml:space="preserve"> S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U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t(5.3753) = 8.3487, p = 0.0003). Points are shaped according to nitrogen type and indicate each replicate in the experimen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567C996A"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r w:rsidR="00DC62EB">
        <w:rPr>
          <w:rFonts w:ascii="Times New Roman" w:hAnsi="Times New Roman" w:cs="Times New Roman"/>
          <w:sz w:val="24"/>
          <w:szCs w:val="24"/>
        </w:rPr>
        <w:t xml:space="preserve">also </w:t>
      </w:r>
      <w:r w:rsidR="00D11BE8" w:rsidRPr="00517449">
        <w:rPr>
          <w:rFonts w:ascii="Times New Roman" w:hAnsi="Times New Roman" w:cs="Times New Roman"/>
          <w:sz w:val="24"/>
          <w:szCs w:val="24"/>
        </w:rPr>
        <w:t xml:space="preserve">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7898C32A"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lastRenderedPageBreak/>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p>
    <w:p w14:paraId="7873AA2A" w14:textId="515AFB57"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We hypothesized that the fungus would be better able to use organic forms of nitrogen because of the fungus being a plant</w:t>
      </w:r>
      <w:r w:rsidR="009E771C">
        <w:rPr>
          <w:rFonts w:ascii="Times New Roman" w:hAnsi="Times New Roman" w:cs="Times New Roman"/>
          <w:sz w:val="24"/>
          <w:szCs w:val="24"/>
        </w:rPr>
        <w:t>-</w:t>
      </w:r>
      <w:r w:rsidRPr="00517449">
        <w:rPr>
          <w:rFonts w:ascii="Times New Roman" w:hAnsi="Times New Roman" w:cs="Times New Roman"/>
          <w:sz w:val="24"/>
          <w:szCs w:val="24"/>
        </w:rPr>
        <w:t xml:space="preserve">s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5B75246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1BCC47FC" w14:textId="47748FE3"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49C148D9"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w:t>
      </w:r>
      <w:r w:rsidR="00286F50" w:rsidRPr="00517449">
        <w:rPr>
          <w:rFonts w:ascii="Times New Roman" w:hAnsi="Times New Roman" w:cs="Times New Roman"/>
          <w:sz w:val="24"/>
          <w:szCs w:val="24"/>
        </w:rPr>
        <w:lastRenderedPageBreak/>
        <w:t>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p>
        </w:tc>
      </w:tr>
      <w:tr w:rsidR="00EF1DE8" w14:paraId="38D28F1B" w14:textId="77777777" w:rsidTr="00EF1DE8">
        <w:tc>
          <w:tcPr>
            <w:tcW w:w="3116" w:type="dxa"/>
          </w:tcPr>
          <w:p w14:paraId="3658A82F" w14:textId="52D4B789" w:rsidR="00EF1DE8" w:rsidRDefault="00EF1DE8" w:rsidP="00732D6D">
            <w:pPr>
              <w:rPr>
                <w:rFonts w:ascii="Times New Roman" w:hAnsi="Times New Roman" w:cs="Times New Roman"/>
                <w:sz w:val="24"/>
                <w:szCs w:val="24"/>
              </w:rPr>
            </w:pPr>
            <w:r>
              <w:rPr>
                <w:rFonts w:ascii="Times New Roman" w:hAnsi="Times New Roman" w:cs="Times New Roman"/>
                <w:sz w:val="24"/>
                <w:szCs w:val="24"/>
              </w:rPr>
              <w:t>Ammonium Sulfate</w:t>
            </w:r>
          </w:p>
        </w:tc>
        <w:tc>
          <w:tcPr>
            <w:tcW w:w="3117" w:type="dxa"/>
          </w:tcPr>
          <w:p w14:paraId="0238EF51" w14:textId="13F4B89B"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Deschampsia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64A6A5F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lastRenderedPageBreak/>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8"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66684"/>
    <w:rsid w:val="000A0EE3"/>
    <w:rsid w:val="000B717F"/>
    <w:rsid w:val="000F6333"/>
    <w:rsid w:val="00212296"/>
    <w:rsid w:val="002144F3"/>
    <w:rsid w:val="00286F50"/>
    <w:rsid w:val="002972B6"/>
    <w:rsid w:val="00320491"/>
    <w:rsid w:val="00342501"/>
    <w:rsid w:val="003F5636"/>
    <w:rsid w:val="00427DFC"/>
    <w:rsid w:val="00430CC9"/>
    <w:rsid w:val="004852C7"/>
    <w:rsid w:val="004A1A1C"/>
    <w:rsid w:val="004E5E3F"/>
    <w:rsid w:val="004F75B8"/>
    <w:rsid w:val="005032FD"/>
    <w:rsid w:val="00512B61"/>
    <w:rsid w:val="00517449"/>
    <w:rsid w:val="005271A4"/>
    <w:rsid w:val="00530034"/>
    <w:rsid w:val="00533664"/>
    <w:rsid w:val="005429C8"/>
    <w:rsid w:val="005574D6"/>
    <w:rsid w:val="005921AD"/>
    <w:rsid w:val="005B0E1C"/>
    <w:rsid w:val="005B2E06"/>
    <w:rsid w:val="005F39D9"/>
    <w:rsid w:val="00635298"/>
    <w:rsid w:val="00670339"/>
    <w:rsid w:val="006D20AE"/>
    <w:rsid w:val="00720858"/>
    <w:rsid w:val="00732D6D"/>
    <w:rsid w:val="00735F5F"/>
    <w:rsid w:val="00746C4C"/>
    <w:rsid w:val="00767DF7"/>
    <w:rsid w:val="007A1B63"/>
    <w:rsid w:val="007B07AE"/>
    <w:rsid w:val="008105CC"/>
    <w:rsid w:val="00816AD2"/>
    <w:rsid w:val="00857297"/>
    <w:rsid w:val="008C2225"/>
    <w:rsid w:val="00924AC6"/>
    <w:rsid w:val="00961545"/>
    <w:rsid w:val="009C1683"/>
    <w:rsid w:val="009E771C"/>
    <w:rsid w:val="00A0334C"/>
    <w:rsid w:val="00A23561"/>
    <w:rsid w:val="00AA1B4D"/>
    <w:rsid w:val="00AA7877"/>
    <w:rsid w:val="00B01418"/>
    <w:rsid w:val="00B05986"/>
    <w:rsid w:val="00B23DE6"/>
    <w:rsid w:val="00B51795"/>
    <w:rsid w:val="00B5297E"/>
    <w:rsid w:val="00B66739"/>
    <w:rsid w:val="00BA1D33"/>
    <w:rsid w:val="00BC14A9"/>
    <w:rsid w:val="00BD4E33"/>
    <w:rsid w:val="00C143D7"/>
    <w:rsid w:val="00C57482"/>
    <w:rsid w:val="00C76B42"/>
    <w:rsid w:val="00CA22DD"/>
    <w:rsid w:val="00CB0B18"/>
    <w:rsid w:val="00CE196E"/>
    <w:rsid w:val="00D11BE8"/>
    <w:rsid w:val="00D17885"/>
    <w:rsid w:val="00D24452"/>
    <w:rsid w:val="00D406AF"/>
    <w:rsid w:val="00D47B2B"/>
    <w:rsid w:val="00DC62EB"/>
    <w:rsid w:val="00E03AC3"/>
    <w:rsid w:val="00E04C21"/>
    <w:rsid w:val="00EF1DE8"/>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abock/Org_vs_Inorg_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7</Pages>
  <Words>5026</Words>
  <Characters>2865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24</cp:revision>
  <dcterms:created xsi:type="dcterms:W3CDTF">2024-10-23T00:57:00Z</dcterms:created>
  <dcterms:modified xsi:type="dcterms:W3CDTF">2024-10-2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